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9264" behindDoc="0" locked="0" layoutInCell="1" allowOverlap="1" wp14:anchorId="7026ED55" wp14:editId="6918981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B770A95"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8F712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9264"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B770A95"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8F712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drawing>
          <wp:inline distT="0" distB="0" distL="0" distR="0" wp14:anchorId="566B325B" wp14:editId="6F8FBFD6">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3C906E48"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8F712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63360" behindDoc="0" locked="0" layoutInCell="1" allowOverlap="1" wp14:anchorId="563A8220" wp14:editId="2921231E">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0E2B39AD"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8F712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63360"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0E2B39AD"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8F712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787BCA4"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Samples</w:t>
      </w:r>
      <w:r>
        <w:rPr>
          <w:i/>
          <w:iCs/>
        </w:rPr>
        <w:t xml:space="preserve">: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Samples</w:t>
      </w:r>
      <w:r>
        <w:rPr>
          <w:i/>
          <w:iCs/>
        </w:rPr>
        <w:t xml:space="preserve">: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Samples</w:t>
      </w:r>
      <w:r>
        <w:rPr>
          <w:i/>
          <w:iCs/>
        </w:rPr>
        <w:t xml:space="preserve">: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Sample</w:t>
      </w:r>
      <w:r>
        <w:rPr>
          <w:i/>
          <w:iCs/>
        </w:rPr>
        <w:t xml:space="preserv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Samples</w:t>
      </w:r>
      <w:r>
        <w:rPr>
          <w:i/>
          <w:iCs/>
        </w:rPr>
        <w:t xml:space="preserve">: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41BF5AA3" w14:textId="77777777" w:rsidR="00BD383E" w:rsidRPr="0021103B" w:rsidRDefault="00BD383E" w:rsidP="002A4910">
      <w:bookmarkStart w:id="7" w:name="_GoBack"/>
      <w:bookmarkEnd w:id="7"/>
    </w:p>
    <w:p w14:paraId="1D26EB59" w14:textId="397B51F4" w:rsidR="00510F59" w:rsidRPr="00510F59" w:rsidRDefault="00510F59"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C1CE4" w14:textId="77777777" w:rsidR="001652DF" w:rsidRDefault="001652DF" w:rsidP="003C242F">
      <w:r>
        <w:separator/>
      </w:r>
    </w:p>
  </w:endnote>
  <w:endnote w:type="continuationSeparator" w:id="0">
    <w:p w14:paraId="64BD4FA1" w14:textId="77777777" w:rsidR="001652DF" w:rsidRDefault="001652DF"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9DC43EA" w:rsidR="00A570C9" w:rsidRPr="00A570C9" w:rsidRDefault="00A570C9">
      <w:pPr>
        <w:pStyle w:val="EndnoteText"/>
        <w:rPr>
          <w:lang w:val="de-DE"/>
        </w:rPr>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plainTextFormattedCitation":"(Apache Tomcat® - Welcome!, no date)"},"properties":{"noteIndex":0},"schema":"https://github.com/citation-style-language/schema/raw/master/csl-citation.json"}</w:instrText>
      </w:r>
      <w:r>
        <w:fldChar w:fldCharType="separate"/>
      </w:r>
      <w:r w:rsidRPr="00A570C9">
        <w:rPr>
          <w:noProof/>
        </w:rPr>
        <w:t>(</w:t>
      </w:r>
      <w:r w:rsidRPr="00A570C9">
        <w:rPr>
          <w:i/>
          <w:noProof/>
        </w:rPr>
        <w:t>Apache Tomcat® - Welcome!</w:t>
      </w:r>
      <w:r w:rsidRPr="00A570C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297E0" w14:textId="77777777" w:rsidR="001652DF" w:rsidRDefault="001652DF" w:rsidP="003C242F">
      <w:r>
        <w:separator/>
      </w:r>
    </w:p>
  </w:footnote>
  <w:footnote w:type="continuationSeparator" w:id="0">
    <w:p w14:paraId="5B09480F" w14:textId="77777777" w:rsidR="001652DF" w:rsidRDefault="001652DF"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2"/>
  </w:num>
  <w:num w:numId="4">
    <w:abstractNumId w:val="7"/>
  </w:num>
  <w:num w:numId="5">
    <w:abstractNumId w:val="8"/>
  </w:num>
  <w:num w:numId="6">
    <w:abstractNumId w:val="10"/>
  </w:num>
  <w:num w:numId="7">
    <w:abstractNumId w:val="2"/>
  </w:num>
  <w:num w:numId="8">
    <w:abstractNumId w:val="4"/>
  </w:num>
  <w:num w:numId="9">
    <w:abstractNumId w:val="9"/>
  </w:num>
  <w:num w:numId="10">
    <w:abstractNumId w:val="6"/>
  </w:num>
  <w:num w:numId="11">
    <w:abstractNumId w:val="5"/>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2798B"/>
    <w:rsid w:val="00047A2C"/>
    <w:rsid w:val="00073D7D"/>
    <w:rsid w:val="00081C40"/>
    <w:rsid w:val="00092D8C"/>
    <w:rsid w:val="000E7748"/>
    <w:rsid w:val="00101A8E"/>
    <w:rsid w:val="00113C81"/>
    <w:rsid w:val="00163DD8"/>
    <w:rsid w:val="001652DF"/>
    <w:rsid w:val="0017257B"/>
    <w:rsid w:val="00176E40"/>
    <w:rsid w:val="00203F01"/>
    <w:rsid w:val="0021103B"/>
    <w:rsid w:val="00271450"/>
    <w:rsid w:val="00283C6C"/>
    <w:rsid w:val="002A4910"/>
    <w:rsid w:val="002B76AA"/>
    <w:rsid w:val="002C6B3D"/>
    <w:rsid w:val="002F6D45"/>
    <w:rsid w:val="003261C5"/>
    <w:rsid w:val="00344AF9"/>
    <w:rsid w:val="00347826"/>
    <w:rsid w:val="003549AF"/>
    <w:rsid w:val="003A207A"/>
    <w:rsid w:val="003C242F"/>
    <w:rsid w:val="004078DF"/>
    <w:rsid w:val="00411942"/>
    <w:rsid w:val="004150AC"/>
    <w:rsid w:val="00420299"/>
    <w:rsid w:val="0042419B"/>
    <w:rsid w:val="00433F8B"/>
    <w:rsid w:val="0043726E"/>
    <w:rsid w:val="00443508"/>
    <w:rsid w:val="00455C58"/>
    <w:rsid w:val="00471C9E"/>
    <w:rsid w:val="00491592"/>
    <w:rsid w:val="004D0683"/>
    <w:rsid w:val="00510F59"/>
    <w:rsid w:val="00532796"/>
    <w:rsid w:val="00564064"/>
    <w:rsid w:val="0057580B"/>
    <w:rsid w:val="005A46E8"/>
    <w:rsid w:val="005A6F82"/>
    <w:rsid w:val="005B7ECF"/>
    <w:rsid w:val="005F1675"/>
    <w:rsid w:val="005F4E40"/>
    <w:rsid w:val="0060370D"/>
    <w:rsid w:val="00606928"/>
    <w:rsid w:val="00632357"/>
    <w:rsid w:val="00676736"/>
    <w:rsid w:val="006906C5"/>
    <w:rsid w:val="00691C2D"/>
    <w:rsid w:val="006A303E"/>
    <w:rsid w:val="006A42C9"/>
    <w:rsid w:val="006E7093"/>
    <w:rsid w:val="00726C97"/>
    <w:rsid w:val="00730089"/>
    <w:rsid w:val="0073084E"/>
    <w:rsid w:val="00776DEF"/>
    <w:rsid w:val="0079736B"/>
    <w:rsid w:val="007E6D96"/>
    <w:rsid w:val="007F487E"/>
    <w:rsid w:val="00827D45"/>
    <w:rsid w:val="00835D91"/>
    <w:rsid w:val="008402F7"/>
    <w:rsid w:val="008444BB"/>
    <w:rsid w:val="008650DB"/>
    <w:rsid w:val="0087093D"/>
    <w:rsid w:val="008742CA"/>
    <w:rsid w:val="00892243"/>
    <w:rsid w:val="00893D8B"/>
    <w:rsid w:val="008B0BBA"/>
    <w:rsid w:val="008C3708"/>
    <w:rsid w:val="008D3169"/>
    <w:rsid w:val="008F712D"/>
    <w:rsid w:val="00906FC6"/>
    <w:rsid w:val="00913318"/>
    <w:rsid w:val="009162DF"/>
    <w:rsid w:val="0096320E"/>
    <w:rsid w:val="009807EA"/>
    <w:rsid w:val="009A2AB7"/>
    <w:rsid w:val="009D2DF6"/>
    <w:rsid w:val="009E5514"/>
    <w:rsid w:val="009F0A58"/>
    <w:rsid w:val="00A329C9"/>
    <w:rsid w:val="00A35AA0"/>
    <w:rsid w:val="00A5089D"/>
    <w:rsid w:val="00A570C9"/>
    <w:rsid w:val="00A83C8E"/>
    <w:rsid w:val="00AD60F3"/>
    <w:rsid w:val="00AE7287"/>
    <w:rsid w:val="00AF5C64"/>
    <w:rsid w:val="00B05E8E"/>
    <w:rsid w:val="00B33BA1"/>
    <w:rsid w:val="00B34DBE"/>
    <w:rsid w:val="00B43B5D"/>
    <w:rsid w:val="00B44C56"/>
    <w:rsid w:val="00B459BF"/>
    <w:rsid w:val="00B80FBC"/>
    <w:rsid w:val="00B96B00"/>
    <w:rsid w:val="00BB1B64"/>
    <w:rsid w:val="00BD383E"/>
    <w:rsid w:val="00C34AE0"/>
    <w:rsid w:val="00C41CE8"/>
    <w:rsid w:val="00D06A13"/>
    <w:rsid w:val="00D11DB2"/>
    <w:rsid w:val="00D1701C"/>
    <w:rsid w:val="00D6576C"/>
    <w:rsid w:val="00D67EC8"/>
    <w:rsid w:val="00E01A4F"/>
    <w:rsid w:val="00E34A73"/>
    <w:rsid w:val="00E9005B"/>
    <w:rsid w:val="00E90288"/>
    <w:rsid w:val="00EA42C1"/>
    <w:rsid w:val="00EC546E"/>
    <w:rsid w:val="00F16BA2"/>
    <w:rsid w:val="00F4081B"/>
    <w:rsid w:val="00F433C4"/>
    <w:rsid w:val="00F54157"/>
    <w:rsid w:val="00F91B34"/>
    <w:rsid w:val="00FC3F7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BFAE3-0D12-D34F-AEED-56BBDB5AB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9</Pages>
  <Words>2679</Words>
  <Characters>1527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15</cp:revision>
  <dcterms:created xsi:type="dcterms:W3CDTF">2019-08-01T09:54:00Z</dcterms:created>
  <dcterms:modified xsi:type="dcterms:W3CDTF">2019-08-0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